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Foundation Classes) auszutauschen, welches entsprechend auch die Grundlage für die in diesem Beitrag vorgestellte Modellprüfung bildet. Diese erfolgt sowohl auf Basis des Information Delivery Specification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6D6C7DF6"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Für den Datenaustausch wird häufig das herstellerneutrale IFC-Format (Industrie Foundation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Nach Mohlzahn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xNVQwNzowMjo0Ni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F49F85E"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r w:rsidR="00A2402C" w:rsidRPr="000441CD">
        <w:rPr>
          <w:sz w:val="20"/>
          <w:szCs w:val="20"/>
        </w:rPr>
        <w:t>Li</w:t>
      </w:r>
      <w:r w:rsidR="00680729" w:rsidRPr="000441CD">
        <w:rPr>
          <w:sz w:val="20"/>
          <w:szCs w:val="20"/>
        </w:rPr>
        <w:t>d</w:t>
      </w:r>
      <w:r w:rsidR="00A2402C" w:rsidRPr="000441CD">
        <w:rPr>
          <w:sz w:val="20"/>
          <w:szCs w:val="20"/>
        </w:rPr>
        <w:t>elöw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E1VDA3OjAyOjQ2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24EC6AB4"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r w:rsidR="00EE1EB8" w:rsidRPr="000441CD">
        <w:rPr>
          <w:sz w:val="20"/>
          <w:szCs w:val="20"/>
        </w:rPr>
        <w:t>Mohlzahn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0E71E7F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TVUMDc6MDI6ND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Dabei werden spezifische Kriterien für das FM Baugrund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6ACCB97C"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50F7C86D"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xNVQwNzowMjo0Ni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0D883585" w:rsidR="00D55025" w:rsidRPr="000441CD" w:rsidRDefault="00D844CE" w:rsidP="00D844CE">
      <w:pPr>
        <w:rPr>
          <w:sz w:val="20"/>
          <w:szCs w:val="20"/>
        </w:rPr>
      </w:pPr>
      <w:r w:rsidRPr="000441CD">
        <w:rPr>
          <w:sz w:val="20"/>
          <w:szCs w:val="20"/>
        </w:rPr>
        <w:t xml:space="preserve">Hjelseth </w:t>
      </w:r>
      <w:r w:rsidR="00C62E46" w:rsidRPr="000441CD">
        <w:rPr>
          <w:sz w:val="20"/>
          <w:szCs w:val="20"/>
        </w:rPr>
        <w:t xml:space="preserve">und Nisbet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xNVQwNzowMjo0Ni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TVUMDc6MDI6NDY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E1VDA3OjAyOjQ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00D5ECB2"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TVUMDc6MDI6NDY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TVUMDc6MDI6NDY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E1VDA3OjAyOjQ2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r w:rsidRPr="000441CD">
        <w:rPr>
          <w:sz w:val="20"/>
          <w:szCs w:val="20"/>
        </w:rPr>
        <w:t>Solihin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xNVQwNzowMjo0Ni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1F4A723F" w:rsidR="00575332" w:rsidRPr="000441CD" w:rsidRDefault="00372938" w:rsidP="00372938">
      <w:pPr>
        <w:rPr>
          <w:sz w:val="20"/>
          <w:szCs w:val="20"/>
        </w:rPr>
      </w:pPr>
      <w:r w:rsidRPr="000441CD">
        <w:rPr>
          <w:sz w:val="20"/>
          <w:szCs w:val="20"/>
        </w:rPr>
        <w:t>Valinejadshoubi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3BD4C8FB"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Dictionaries, </w:t>
      </w:r>
      <w:r w:rsidR="007A35C9" w:rsidRPr="000441CD">
        <w:rPr>
          <w:sz w:val="20"/>
          <w:szCs w:val="20"/>
        </w:rPr>
        <w:t>Information</w:t>
      </w:r>
      <w:r w:rsidR="00EC5D77" w:rsidRPr="000441CD">
        <w:rPr>
          <w:sz w:val="20"/>
          <w:szCs w:val="20"/>
        </w:rPr>
        <w:t xml:space="preserve"> Delivery Manual (IDM), IFC Property templates, Information Delivery Specification (IDS), Level of Information Need (LOIN), Model View Definition (MDV), Product Data Templates (PDT) und ein Linked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E1VDA3OjAyOjQ2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TVUMDc6MDI6NDY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Solibri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E1VDA3OjAyOjQ2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xNVQwNzowMjo0Ni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getroffen und der Erweiterungsmechanismus über benutzerdefinierte IfcProperySets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IfcBorehole verfügt über das PropertySet IfcBo</w:t>
      </w:r>
      <w:r w:rsidR="00D750FA" w:rsidRPr="000441CD">
        <w:rPr>
          <w:rFonts w:ascii="Arial" w:hAnsi="Arial" w:cs="Arial"/>
          <w:sz w:val="20"/>
          <w:szCs w:val="20"/>
          <w:lang w:val="de-DE"/>
        </w:rPr>
        <w:t>reholeCommon</w:t>
      </w:r>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Jedes IfcBorehole ist einer IfcSit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Sämtliche Objekte der Klasse IfcGeotechnicalStratum mit dem benutzerdefinierten ObjectTyp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IfcBoreholes. Das Verhältnis Ganzes-Teil wird über IfcRelAggregates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IfcBoreholes entsprechen folgender Namenskonvention: Die ersten drei stellen sind „bh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der IfcBoreholes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Ansprachebereiche entsprechen dem der </w:t>
      </w:r>
      <w:r w:rsidR="00C309F3">
        <w:rPr>
          <w:rFonts w:ascii="Arial" w:hAnsi="Arial" w:cs="Arial"/>
          <w:sz w:val="20"/>
          <w:szCs w:val="20"/>
          <w:lang w:val="de-DE"/>
        </w:rPr>
        <w:t>zugehörigen</w:t>
      </w:r>
      <w:r>
        <w:rPr>
          <w:rFonts w:ascii="Arial" w:hAnsi="Arial" w:cs="Arial"/>
          <w:sz w:val="20"/>
          <w:szCs w:val="20"/>
          <w:lang w:val="de-DE"/>
        </w:rPr>
        <w:t xml:space="preserve"> IfcBoreholes,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Ansprachebereich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r w:rsidR="00542928" w:rsidRPr="00542928">
        <w:rPr>
          <w:rFonts w:ascii="Arial" w:hAnsi="Arial" w:cs="Arial"/>
          <w:sz w:val="20"/>
          <w:szCs w:val="20"/>
          <w:lang w:val="de-DE"/>
        </w:rPr>
        <w:t xml:space="preserve">CohesionBehaviour im Propertyset Pset_SolidStratumCapacity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3147EDE4" w:rsidR="0012063B" w:rsidRDefault="0012063B" w:rsidP="000441CD">
      <w:pPr>
        <w:pStyle w:val="Listenabsatz"/>
        <w:numPr>
          <w:ilvl w:val="0"/>
          <w:numId w:val="17"/>
        </w:numPr>
        <w:jc w:val="both"/>
        <w:rPr>
          <w:rFonts w:ascii="Arial" w:hAnsi="Arial" w:cs="Arial"/>
          <w:color w:val="FF0000"/>
          <w:sz w:val="20"/>
          <w:szCs w:val="20"/>
          <w:lang w:val="de-DE"/>
        </w:rPr>
      </w:pPr>
      <w:r w:rsidRPr="0012063B">
        <w:rPr>
          <w:rFonts w:ascii="Arial" w:hAnsi="Arial" w:cs="Arial"/>
          <w:color w:val="FF0000"/>
          <w:sz w:val="20"/>
          <w:szCs w:val="20"/>
          <w:lang w:val="de-DE"/>
        </w:rPr>
        <w:t>IRGENDWAS MIT DEN EINHEITEN</w:t>
      </w:r>
    </w:p>
    <w:p w14:paraId="7F35F6E2" w14:textId="02027D29" w:rsidR="00D30004" w:rsidRPr="0012063B" w:rsidRDefault="00D30004" w:rsidP="000441CD">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Massen in QTO entsprechen der Geometrie (Netze geschlossen)</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650EF1CD" w:rsidR="00166BD7" w:rsidRPr="000441CD" w:rsidRDefault="00166BD7" w:rsidP="00166BD7">
      <w:pPr>
        <w:pStyle w:val="Beschriftung"/>
      </w:pPr>
      <w:bookmarkStart w:id="5" w:name="_Ref182297155"/>
      <w:r w:rsidRPr="000441CD">
        <w:t xml:space="preserve">Abbildung </w:t>
      </w:r>
      <w:fldSimple w:instr=" SEQ Abbildung \* ARABIC ">
        <w:r w:rsidR="00BA1548">
          <w:rPr>
            <w:noProof/>
          </w:rPr>
          <w:t>1</w:t>
        </w:r>
      </w:fldSimple>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Bibliothek ifcopenshell</w:t>
      </w:r>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 xml:space="preserve">Für die geometrischen </w:t>
      </w:r>
      <w:r w:rsidR="00CF59D9" w:rsidRPr="000441CD">
        <w:rPr>
          <w:sz w:val="20"/>
          <w:szCs w:val="20"/>
        </w:rPr>
        <w:lastRenderedPageBreak/>
        <w:t>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IfcPropertySetTemplates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Information Delivery Specification (IDS)</w:t>
      </w:r>
    </w:p>
    <w:p w14:paraId="517875CB" w14:textId="4B2A065D" w:rsidR="006A4B54" w:rsidRPr="000441CD" w:rsidRDefault="006A4B54" w:rsidP="006A4B54">
      <w:pPr>
        <w:rPr>
          <w:sz w:val="20"/>
          <w:szCs w:val="20"/>
        </w:rPr>
      </w:pPr>
      <w:r w:rsidRPr="000441CD">
        <w:rPr>
          <w:sz w:val="20"/>
          <w:szCs w:val="20"/>
        </w:rPr>
        <w:t>Information Delivery Specification (IDS) ist ein</w:t>
      </w:r>
      <w:r w:rsidR="000277BC" w:rsidRPr="000441CD">
        <w:rPr>
          <w:sz w:val="20"/>
          <w:szCs w:val="20"/>
        </w:rPr>
        <w:t xml:space="preserve"> offenes</w:t>
      </w:r>
      <w:r w:rsidRPr="000441CD">
        <w:rPr>
          <w:sz w:val="20"/>
          <w:szCs w:val="20"/>
        </w:rPr>
        <w:t xml:space="preserve"> Beschreibungsformat, dass wie IFC von buildingSMART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Specification)</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Applicability),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Requirements)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r w:rsidRPr="000441CD">
        <w:rPr>
          <w:sz w:val="20"/>
          <w:szCs w:val="20"/>
        </w:rPr>
        <w:t>Facets beschreiben die Informationen, die einer Entität in einem Modell zugeordnet sind, und werden genutzt, um den Anwendungsbereich und die Anforderungen zu konkretisieren. Im IDS-Standard sind die sechs Facet-Typen Entity, Attribute, Classification, Property, Material und Part</w:t>
      </w:r>
      <w:r w:rsidR="00CE3F2E" w:rsidRPr="000441CD">
        <w:rPr>
          <w:sz w:val="20"/>
          <w:szCs w:val="20"/>
        </w:rPr>
        <w:t xml:space="preserve"> Of</w:t>
      </w:r>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Facets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IfcGeotechnicalStratum mit dem (benutzerdefinierten) ObjectType </w:t>
      </w:r>
      <w:r w:rsidR="00E3059A" w:rsidRPr="000441CD">
        <w:rPr>
          <w:i/>
          <w:sz w:val="20"/>
          <w:szCs w:val="20"/>
        </w:rPr>
        <w:t xml:space="preserve">Ansprachebereich </w:t>
      </w:r>
      <w:r w:rsidR="00E3059A" w:rsidRPr="000441CD">
        <w:rPr>
          <w:sz w:val="20"/>
          <w:szCs w:val="20"/>
        </w:rPr>
        <w:t xml:space="preserve">einem IfcBorehole über IfcRelAggregates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Applicability und Requirements spieglelt ist in dem XML-Auszug gut zu erkennen. </w:t>
      </w:r>
      <w:r w:rsidR="00AF11C5" w:rsidRPr="000441CD">
        <w:rPr>
          <w:sz w:val="20"/>
          <w:szCs w:val="20"/>
        </w:rPr>
        <w:t>Im Abschnitt</w:t>
      </w:r>
      <w:r w:rsidR="00CE3F2E" w:rsidRPr="000441CD">
        <w:rPr>
          <w:sz w:val="20"/>
          <w:szCs w:val="20"/>
        </w:rPr>
        <w:t xml:space="preserve"> </w:t>
      </w:r>
      <w:r w:rsidR="00AF11C5" w:rsidRPr="000441CD">
        <w:rPr>
          <w:sz w:val="20"/>
          <w:szCs w:val="20"/>
        </w:rPr>
        <w:t xml:space="preserve">Applicability werden zwei Facets, </w:t>
      </w:r>
      <w:r w:rsidR="00AF11C5" w:rsidRPr="000441CD">
        <w:rPr>
          <w:sz w:val="20"/>
          <w:szCs w:val="20"/>
        </w:rPr>
        <w:t>je eins vom Typ Entity und Attribut, zur Filterung der Modellinhalte verwe</w:t>
      </w:r>
      <w:r w:rsidR="00CE3F2E" w:rsidRPr="000441CD">
        <w:rPr>
          <w:sz w:val="20"/>
          <w:szCs w:val="20"/>
        </w:rPr>
        <w:t xml:space="preserve">ndet. </w:t>
      </w:r>
      <w:r w:rsidR="00F2197E" w:rsidRPr="000441CD">
        <w:rPr>
          <w:sz w:val="20"/>
          <w:szCs w:val="20"/>
        </w:rPr>
        <w:t xml:space="preserve">Im Tag Applicability wird die Kardinatlität über minOccurs und maxOccurs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Requirements mit einem Facet des </w:t>
      </w:r>
      <w:r w:rsidR="00CE3F2E" w:rsidRPr="000441CD">
        <w:rPr>
          <w:sz w:val="20"/>
          <w:szCs w:val="20"/>
        </w:rPr>
        <w:t>Typs Part Of definiert</w:t>
      </w:r>
      <w:r w:rsidR="00486138" w:rsidRPr="000441CD">
        <w:rPr>
          <w:sz w:val="20"/>
          <w:szCs w:val="20"/>
        </w:rPr>
        <w:t>.</w:t>
      </w:r>
      <w:r w:rsidR="00F2197E" w:rsidRPr="000441CD">
        <w:rPr>
          <w:sz w:val="20"/>
          <w:szCs w:val="20"/>
        </w:rPr>
        <w:t xml:space="preserve"> Die Kardinalität für Requirements wird auf der Facet-Ebene festgelegt, </w:t>
      </w:r>
      <w:r w:rsidR="002B3385" w:rsidRPr="000441CD">
        <w:rPr>
          <w:sz w:val="20"/>
          <w:szCs w:val="20"/>
        </w:rPr>
        <w:t>was bei der Kombination von mehreren Facets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7pt;height:332.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3195191" r:id="rId10"/>
        </w:object>
      </w:r>
    </w:p>
    <w:p w14:paraId="52D9271E" w14:textId="0D438A6A" w:rsidR="00FA0C4F" w:rsidRPr="000441CD" w:rsidRDefault="00E610D4" w:rsidP="00375010">
      <w:pPr>
        <w:pStyle w:val="Beschriftung"/>
        <w:rPr>
          <w:szCs w:val="20"/>
        </w:rPr>
      </w:pPr>
      <w:bookmarkStart w:id="7" w:name="_Ref182289568"/>
      <w:r w:rsidRPr="000441CD">
        <w:t xml:space="preserve">Abbildung </w:t>
      </w:r>
      <w:fldSimple w:instr=" SEQ Abbildung \* ARABIC ">
        <w:r w:rsidR="00BA1548">
          <w:rPr>
            <w:noProof/>
          </w:rPr>
          <w:t>2</w:t>
        </w:r>
      </w:fldSimple>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Collaboration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29CC09A9" w14:textId="1911C96E" w:rsidR="00D54E97" w:rsidRPr="000441CD" w:rsidRDefault="00CE20A7" w:rsidP="006A4B54">
      <w:pPr>
        <w:rPr>
          <w:sz w:val="20"/>
          <w:szCs w:val="20"/>
        </w:rPr>
      </w:pPr>
      <w:r w:rsidRPr="000441CD">
        <w:rPr>
          <w:sz w:val="20"/>
          <w:szCs w:val="20"/>
        </w:rPr>
        <w:lastRenderedPageBreak/>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Face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030F813"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8" w:name="_MON_1793108178"/>
    <w:bookmarkEnd w:id="8"/>
    <w:p w14:paraId="7F6C419B" w14:textId="77777777" w:rsidR="00BA1548" w:rsidRDefault="00BA1548" w:rsidP="00BA1548">
      <w:pPr>
        <w:keepNext/>
      </w:pPr>
      <w:r>
        <w:rPr>
          <w:sz w:val="20"/>
          <w:szCs w:val="20"/>
        </w:rPr>
        <w:object w:dxaOrig="10206" w:dyaOrig="1540" w14:anchorId="1CCBD49E">
          <v:shape id="_x0000_i1026" type="#_x0000_t75" style="width:510.1pt;height:76.7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793195192" r:id="rId12"/>
        </w:object>
      </w:r>
    </w:p>
    <w:p w14:paraId="6A246B6A" w14:textId="3F6DAEB5" w:rsidR="00F57691" w:rsidRDefault="00BA1548" w:rsidP="00BA1548">
      <w:pPr>
        <w:pStyle w:val="Beschriftung"/>
      </w:pPr>
      <w:r>
        <w:t xml:space="preserve">Abbildung </w:t>
      </w:r>
      <w:fldSimple w:instr=" SEQ Abbildung \* ARABIC ">
        <w:r>
          <w:rPr>
            <w:noProof/>
          </w:rPr>
          <w:t>3</w:t>
        </w:r>
      </w:fldSimple>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B47E9F1" w:rsidR="00263DE7" w:rsidRDefault="00263DE7" w:rsidP="00263DE7">
      <w:pPr>
        <w:rPr>
          <w:sz w:val="20"/>
          <w:szCs w:val="20"/>
        </w:rPr>
      </w:pPr>
      <w:r w:rsidRPr="000441CD">
        <w:rPr>
          <w:sz w:val="20"/>
          <w:szCs w:val="20"/>
        </w:rPr>
        <w:t xml:space="preserve">Die Nachteile der selbst programmierten Lösung: (siehe Tomczak und Eastman) </w:t>
      </w: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0B0A1ECE" w14:textId="77777777" w:rsidR="00F57691" w:rsidRPr="000441CD" w:rsidRDefault="00F57691" w:rsidP="00263DE7">
      <w:pPr>
        <w:rPr>
          <w:sz w:val="20"/>
          <w:szCs w:val="20"/>
        </w:rPr>
      </w:pPr>
    </w:p>
    <w:p w14:paraId="2A63F7C6" w14:textId="77777777" w:rsidR="00263DE7" w:rsidRPr="000441CD" w:rsidRDefault="00263DE7" w:rsidP="00263DE7"/>
    <w:p w14:paraId="506882F7" w14:textId="4A17658B" w:rsidR="006559E0" w:rsidRPr="000441CD" w:rsidRDefault="006559E0" w:rsidP="006559E0">
      <w:pPr>
        <w:pStyle w:val="berschrift1"/>
      </w:pPr>
      <w:bookmarkStart w:id="9" w:name="_Ref179547177"/>
      <w:r w:rsidRPr="000441CD">
        <w:t>Förderung der Modellqualität im Modellierungsprozess</w:t>
      </w:r>
      <w:bookmarkEnd w:id="9"/>
    </w:p>
    <w:p w14:paraId="67866AFC" w14:textId="4F1668BE" w:rsidR="00673A25" w:rsidRPr="000441CD" w:rsidRDefault="006559E0" w:rsidP="006559E0">
      <w:pPr>
        <w:pStyle w:val="berschrift1"/>
      </w:pPr>
      <w:bookmarkStart w:id="10" w:name="_Ref179547280"/>
      <w:r w:rsidRPr="000441CD">
        <w:t>Fazit und Ausblick</w:t>
      </w:r>
      <w:bookmarkEnd w:id="10"/>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Automatic compliance checking of BIM models against quality standards based on ontology technology</w:t>
      </w:r>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Gade, P. N., Lauritzen, D. H., Andersen, M. &amp; Hjelseth, E. (2022). How Practice Is Represented in BIM-Based Model Checking Research – A Literature Review and Reflections. Conference: European Conference on Product and Process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Svidt, K. (2021). Exploration of practitioner experiences of flexibility and transparency to improve BIM-based model checking systems. Journal of Information Technology in Construction, 26, 1041–1060. </w:t>
      </w:r>
      <w:hyperlink r:id="rId13" w:history="1">
        <w:r w:rsidRPr="000441CD">
          <w:rPr>
            <w:rStyle w:val="Hyperlink"/>
            <w:color w:val="808080" w:themeColor="background1" w:themeShade="80"/>
            <w:sz w:val="20"/>
            <w:szCs w:val="20"/>
          </w:rPr>
          <w:t>https://doi.org/10.36680/j.itcon.2021.055</w:t>
        </w:r>
      </w:hyperlink>
    </w:p>
    <w:p w14:paraId="377E3CCA" w14:textId="77777777" w:rsidR="004D32B5" w:rsidRDefault="004D32B5" w:rsidP="00673A25">
      <w:pPr>
        <w:rPr>
          <w:color w:val="808080" w:themeColor="background1" w:themeShade="80"/>
          <w:sz w:val="20"/>
          <w:szCs w:val="20"/>
        </w:rPr>
      </w:pPr>
    </w:p>
    <w:p w14:paraId="5C890FEA" w14:textId="77777777" w:rsidR="00F57691" w:rsidRDefault="00F57691" w:rsidP="00673A25">
      <w:pPr>
        <w:rPr>
          <w:color w:val="808080" w:themeColor="background1" w:themeShade="80"/>
          <w:sz w:val="20"/>
          <w:szCs w:val="20"/>
        </w:rPr>
      </w:pPr>
    </w:p>
    <w:p w14:paraId="24CF93AA" w14:textId="77777777" w:rsidR="00F57691" w:rsidRDefault="00F57691" w:rsidP="00673A25">
      <w:pPr>
        <w:rPr>
          <w:color w:val="808080" w:themeColor="background1" w:themeShade="80"/>
          <w:sz w:val="20"/>
          <w:szCs w:val="20"/>
        </w:rPr>
      </w:pPr>
    </w:p>
    <w:p w14:paraId="796DCD93" w14:textId="77777777" w:rsidR="00F57691" w:rsidRDefault="00F57691" w:rsidP="00673A25">
      <w:pPr>
        <w:rPr>
          <w:color w:val="808080" w:themeColor="background1" w:themeShade="80"/>
          <w:sz w:val="20"/>
          <w:szCs w:val="20"/>
        </w:rPr>
      </w:pPr>
    </w:p>
    <w:p w14:paraId="01AACC56" w14:textId="77777777" w:rsidR="00F57691" w:rsidRDefault="00F57691" w:rsidP="00673A25">
      <w:pPr>
        <w:rPr>
          <w:color w:val="808080" w:themeColor="background1" w:themeShade="80"/>
          <w:sz w:val="20"/>
          <w:szCs w:val="20"/>
        </w:rPr>
      </w:pPr>
    </w:p>
    <w:p w14:paraId="5C00A7EC" w14:textId="77777777" w:rsidR="00F57691" w:rsidRDefault="00F57691" w:rsidP="00673A25">
      <w:pPr>
        <w:rPr>
          <w:color w:val="808080" w:themeColor="background1" w:themeShade="80"/>
          <w:sz w:val="20"/>
          <w:szCs w:val="20"/>
        </w:rPr>
      </w:pPr>
    </w:p>
    <w:p w14:paraId="753FEBD4" w14:textId="77777777" w:rsidR="00F57691" w:rsidRDefault="00F57691" w:rsidP="00673A25">
      <w:pPr>
        <w:rPr>
          <w:color w:val="808080" w:themeColor="background1" w:themeShade="80"/>
          <w:sz w:val="20"/>
          <w:szCs w:val="20"/>
        </w:rPr>
      </w:pPr>
    </w:p>
    <w:p w14:paraId="341D0BE7" w14:textId="77777777" w:rsidR="00F57691" w:rsidRDefault="00F57691" w:rsidP="00673A25">
      <w:pPr>
        <w:rPr>
          <w:color w:val="808080" w:themeColor="background1" w:themeShade="80"/>
          <w:sz w:val="20"/>
          <w:szCs w:val="20"/>
        </w:rPr>
      </w:pPr>
    </w:p>
    <w:p w14:paraId="161EB7C0" w14:textId="77777777" w:rsidR="00F57691" w:rsidRDefault="00F57691" w:rsidP="00673A25">
      <w:pPr>
        <w:rPr>
          <w:color w:val="808080" w:themeColor="background1" w:themeShade="80"/>
          <w:sz w:val="20"/>
          <w:szCs w:val="20"/>
        </w:rPr>
      </w:pPr>
    </w:p>
    <w:p w14:paraId="34EACB87" w14:textId="77777777" w:rsidR="00F57691" w:rsidRDefault="00F57691" w:rsidP="00673A25">
      <w:pPr>
        <w:rPr>
          <w:color w:val="808080" w:themeColor="background1" w:themeShade="80"/>
          <w:sz w:val="20"/>
          <w:szCs w:val="20"/>
        </w:rPr>
      </w:pPr>
    </w:p>
    <w:p w14:paraId="382CB93B" w14:textId="77777777" w:rsidR="00F57691" w:rsidRDefault="00F57691" w:rsidP="00673A25">
      <w:pPr>
        <w:rPr>
          <w:color w:val="808080" w:themeColor="background1" w:themeShade="80"/>
          <w:sz w:val="20"/>
          <w:szCs w:val="20"/>
        </w:rPr>
      </w:pPr>
    </w:p>
    <w:p w14:paraId="511BFB29" w14:textId="77777777" w:rsidR="00F57691" w:rsidRDefault="00F57691" w:rsidP="00673A25">
      <w:pPr>
        <w:rPr>
          <w:color w:val="808080" w:themeColor="background1" w:themeShade="80"/>
          <w:sz w:val="20"/>
          <w:szCs w:val="20"/>
        </w:rPr>
      </w:pPr>
    </w:p>
    <w:p w14:paraId="61351E02" w14:textId="77777777" w:rsidR="00F57691" w:rsidRDefault="00F57691" w:rsidP="00673A25">
      <w:pPr>
        <w:rPr>
          <w:color w:val="808080" w:themeColor="background1" w:themeShade="80"/>
          <w:sz w:val="20"/>
          <w:szCs w:val="20"/>
        </w:rPr>
      </w:pPr>
    </w:p>
    <w:p w14:paraId="4FE07768" w14:textId="77777777" w:rsidR="00F57691" w:rsidRDefault="00F57691" w:rsidP="00673A25">
      <w:pPr>
        <w:rPr>
          <w:color w:val="808080" w:themeColor="background1" w:themeShade="80"/>
          <w:sz w:val="20"/>
          <w:szCs w:val="20"/>
        </w:rPr>
      </w:pPr>
    </w:p>
    <w:p w14:paraId="648FCCFE" w14:textId="77777777" w:rsidR="00F57691" w:rsidRDefault="00F57691" w:rsidP="00673A25">
      <w:pPr>
        <w:rPr>
          <w:color w:val="808080" w:themeColor="background1" w:themeShade="80"/>
          <w:sz w:val="20"/>
          <w:szCs w:val="20"/>
        </w:rPr>
      </w:pPr>
    </w:p>
    <w:p w14:paraId="61502FDB" w14:textId="77777777" w:rsidR="00F57691" w:rsidRDefault="00F57691" w:rsidP="00673A25">
      <w:pPr>
        <w:rPr>
          <w:color w:val="808080" w:themeColor="background1" w:themeShade="80"/>
          <w:sz w:val="20"/>
          <w:szCs w:val="20"/>
        </w:rPr>
      </w:pPr>
    </w:p>
    <w:p w14:paraId="707A812B" w14:textId="77777777" w:rsidR="00F57691" w:rsidRDefault="00F57691" w:rsidP="00673A25">
      <w:pPr>
        <w:rPr>
          <w:color w:val="808080" w:themeColor="background1" w:themeShade="80"/>
          <w:sz w:val="20"/>
          <w:szCs w:val="20"/>
        </w:rPr>
      </w:pPr>
    </w:p>
    <w:p w14:paraId="53271524" w14:textId="77777777" w:rsidR="00F57691" w:rsidRDefault="00F57691" w:rsidP="00673A25">
      <w:pPr>
        <w:rPr>
          <w:color w:val="808080" w:themeColor="background1" w:themeShade="80"/>
          <w:sz w:val="20"/>
          <w:szCs w:val="20"/>
        </w:rPr>
      </w:pPr>
    </w:p>
    <w:p w14:paraId="7799507E" w14:textId="77777777" w:rsidR="00F57691" w:rsidRDefault="00F57691" w:rsidP="00673A25">
      <w:pPr>
        <w:rPr>
          <w:color w:val="808080" w:themeColor="background1" w:themeShade="80"/>
          <w:sz w:val="20"/>
          <w:szCs w:val="20"/>
        </w:rPr>
      </w:pPr>
    </w:p>
    <w:p w14:paraId="793AEE87" w14:textId="77777777" w:rsidR="00F57691" w:rsidRDefault="00F57691" w:rsidP="00673A25">
      <w:pPr>
        <w:rPr>
          <w:color w:val="808080" w:themeColor="background1" w:themeShade="80"/>
          <w:sz w:val="20"/>
          <w:szCs w:val="20"/>
        </w:rPr>
      </w:pPr>
    </w:p>
    <w:p w14:paraId="24B25491" w14:textId="77777777" w:rsidR="00F57691" w:rsidRDefault="00F57691" w:rsidP="00673A25">
      <w:pPr>
        <w:rPr>
          <w:color w:val="808080" w:themeColor="background1" w:themeShade="80"/>
          <w:sz w:val="20"/>
          <w:szCs w:val="20"/>
        </w:rPr>
      </w:pPr>
    </w:p>
    <w:p w14:paraId="3C7F73D3" w14:textId="77777777" w:rsidR="00F57691" w:rsidRDefault="00F57691" w:rsidP="00673A25">
      <w:pPr>
        <w:rPr>
          <w:color w:val="808080" w:themeColor="background1" w:themeShade="80"/>
          <w:sz w:val="20"/>
          <w:szCs w:val="20"/>
        </w:rPr>
      </w:pPr>
    </w:p>
    <w:p w14:paraId="77FE82BA" w14:textId="77777777" w:rsidR="00F57691" w:rsidRDefault="00F57691" w:rsidP="00673A25">
      <w:pPr>
        <w:rPr>
          <w:color w:val="808080" w:themeColor="background1" w:themeShade="80"/>
          <w:sz w:val="20"/>
          <w:szCs w:val="20"/>
        </w:rPr>
      </w:pPr>
    </w:p>
    <w:p w14:paraId="26083157" w14:textId="77777777" w:rsidR="00F57691" w:rsidRDefault="00F57691" w:rsidP="00673A25">
      <w:pPr>
        <w:rPr>
          <w:color w:val="808080" w:themeColor="background1" w:themeShade="80"/>
          <w:sz w:val="20"/>
          <w:szCs w:val="20"/>
        </w:rPr>
      </w:pPr>
    </w:p>
    <w:p w14:paraId="3EF60393" w14:textId="77777777" w:rsidR="00F57691" w:rsidRPr="000441CD" w:rsidRDefault="00F57691"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1"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1"/>
          <w:r w:rsidR="00642222" w:rsidRPr="000441CD">
            <w:rPr>
              <w:rFonts w:eastAsiaTheme="majorEastAsia" w:cstheme="majorBidi"/>
              <w:sz w:val="20"/>
              <w:szCs w:val="20"/>
            </w:rPr>
            <w:t xml:space="preserve"> </w:t>
          </w:r>
          <w:r w:rsidR="00642222" w:rsidRPr="000441CD">
            <w:rPr>
              <w:rFonts w:eastAsiaTheme="majorEastAsia" w:cstheme="majorBidi"/>
              <w:b/>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t>2.</w:t>
          </w:r>
          <w:r w:rsidRPr="000441CD">
            <w:rPr>
              <w:sz w:val="20"/>
              <w:szCs w:val="20"/>
            </w:rPr>
            <w:tab/>
          </w:r>
          <w:bookmarkStart w:id="12" w:name="_CTVL00124acf5ba84cb441c877eddb4f5132392"/>
          <w:r w:rsidRPr="000441CD">
            <w:rPr>
              <w:sz w:val="20"/>
              <w:szCs w:val="20"/>
            </w:rPr>
            <w:t xml:space="preserve">Deutsches Institut für Normung e.V.: DIN EN ISO 16739-1:2024-09, Industry Foundation Classes (IFC) für den Datenaustausch in der </w:t>
          </w:r>
          <w:r w:rsidRPr="000441CD">
            <w:rPr>
              <w:sz w:val="20"/>
              <w:szCs w:val="20"/>
            </w:rPr>
            <w:lastRenderedPageBreak/>
            <w:t>Bauwirtschaft und im Anlagenmanagement - Teil 1: Datenschema (ISO_16739-1:2024); Englische Fassung EN ISO 16739-1:2024. DIN Media GmbH, Berlin</w:t>
          </w:r>
          <w:bookmarkEnd w:id="12"/>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3" w:name="_CTVL001cdf9ec55836f48aca99fa400a8f9ff17"/>
          <w:r w:rsidRPr="000441CD">
            <w:rPr>
              <w:sz w:val="20"/>
              <w:szCs w:val="20"/>
            </w:rPr>
            <w:t>Molzahn, M., Bauer, J., Henke, S., Tilger, K.: Das Fachmodell Baugrund. Empfehlungen des Arbeitskreises 2.14 der DGGT „Digitalisierung in der Geotechnik“. geotechnik</w:t>
          </w:r>
          <w:bookmarkEnd w:id="13"/>
          <w:r w:rsidRPr="000441CD">
            <w:rPr>
              <w:sz w:val="20"/>
              <w:szCs w:val="20"/>
            </w:rPr>
            <w:t xml:space="preserve"> </w:t>
          </w:r>
          <w:r w:rsidRPr="000441CD">
            <w:rPr>
              <w:b/>
              <w:sz w:val="20"/>
              <w:szCs w:val="20"/>
            </w:rPr>
            <w:t>44</w:t>
          </w:r>
          <w:r w:rsidRPr="000441CD">
            <w:rPr>
              <w:sz w:val="20"/>
              <w:szCs w:val="20"/>
            </w:rPr>
            <w:t>(1), 41–51 (2021). doi: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4" w:name="_CTVL0016d38ba3b19c14a7c9ba75ccdccdf5d85"/>
          <w:r w:rsidRPr="000441CD">
            <w:rPr>
              <w:sz w:val="20"/>
              <w:szCs w:val="20"/>
            </w:rPr>
            <w:t>Zhou, Y., Ding, L., Rao, Y., Luo, H., Medjdoub, B., Zhong, H.: Formulating project-level building information modeling evaluation framework from the perspectives of organizations: A review. Automation in Construction</w:t>
          </w:r>
          <w:bookmarkEnd w:id="14"/>
          <w:r w:rsidRPr="000441CD">
            <w:rPr>
              <w:sz w:val="20"/>
              <w:szCs w:val="20"/>
            </w:rPr>
            <w:t xml:space="preserve"> </w:t>
          </w:r>
          <w:r w:rsidRPr="000441CD">
            <w:rPr>
              <w:b/>
              <w:sz w:val="20"/>
              <w:szCs w:val="20"/>
            </w:rPr>
            <w:t>81</w:t>
          </w:r>
          <w:r w:rsidRPr="000441CD">
            <w:rPr>
              <w:sz w:val="20"/>
              <w:szCs w:val="20"/>
            </w:rPr>
            <w:t>, 44–55 (2017). doi: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5" w:name="_CTVL001ab9653819caf4ec8a6f33b0340d645b9"/>
          <w:r w:rsidRPr="000441CD">
            <w:rPr>
              <w:sz w:val="20"/>
              <w:szCs w:val="20"/>
            </w:rPr>
            <w:t>Lidelöw, S., Engström, S., Samuelson, O.: The promise of BIM? Searching for realized benefits in the Nordic architecture, engineering, construction, and operation industries. Journal of Building Engineering</w:t>
          </w:r>
          <w:bookmarkEnd w:id="15"/>
          <w:r w:rsidRPr="000441CD">
            <w:rPr>
              <w:sz w:val="20"/>
              <w:szCs w:val="20"/>
            </w:rPr>
            <w:t xml:space="preserve"> </w:t>
          </w:r>
          <w:r w:rsidRPr="000441CD">
            <w:rPr>
              <w:b/>
              <w:sz w:val="20"/>
              <w:szCs w:val="20"/>
            </w:rPr>
            <w:t>76</w:t>
          </w:r>
          <w:r w:rsidRPr="000441CD">
            <w:rPr>
              <w:sz w:val="20"/>
              <w:szCs w:val="20"/>
            </w:rPr>
            <w:t>, 107067 (2023). doi: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6" w:name="_CTVL001d20711a0e05847b7b9e2fb67e8efd598"/>
          <w:r w:rsidRPr="000441CD">
            <w:rPr>
              <w:sz w:val="20"/>
              <w:szCs w:val="20"/>
            </w:rPr>
            <w:t>Molzahn, M., Bauer, J., Henke, S., Tilger, K.: Anwendungsfälle des Fachmodells Baugrund. Empfehlung Nr. 3 des Arbeitskreises 2.14 der DGGT „Digitalisierung in der Geotechnik“. geotechnik (2021). doi: 10.1002/gete.202100026</w:t>
          </w:r>
        </w:p>
        <w:bookmarkEnd w:id="16"/>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7" w:name="_CTVL001d075eeab865b4e9a88691c70fada6912"/>
          <w:r w:rsidRPr="000441CD">
            <w:rPr>
              <w:sz w:val="20"/>
              <w:szCs w:val="20"/>
            </w:rPr>
            <w:t>Tomczak, A., Berlo, L.v., Krijnen, T., Borrmann, A., Bolpagni, M.: A review of methods to specify information requirements in digital construction projects. IOP Conf. Ser.: Earth Environ. Sci.</w:t>
          </w:r>
          <w:bookmarkEnd w:id="17"/>
          <w:r w:rsidRPr="000441CD">
            <w:rPr>
              <w:sz w:val="20"/>
              <w:szCs w:val="20"/>
            </w:rPr>
            <w:t xml:space="preserve"> </w:t>
          </w:r>
          <w:r w:rsidRPr="000441CD">
            <w:rPr>
              <w:b/>
              <w:sz w:val="20"/>
              <w:szCs w:val="20"/>
            </w:rPr>
            <w:t>1101</w:t>
          </w:r>
          <w:r w:rsidRPr="000441CD">
            <w:rPr>
              <w:sz w:val="20"/>
              <w:szCs w:val="20"/>
            </w:rPr>
            <w:t>(9), 92024 (2022). doi: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8" w:name="_CTVL001320242b1d1de43638506322ccbed51d9"/>
          <w:r w:rsidRPr="000441CD">
            <w:rPr>
              <w:sz w:val="20"/>
              <w:szCs w:val="20"/>
            </w:rPr>
            <w:t>Valinejadshoubi, M., Moselhi, O., Iordanova, I., Valdivieso, F., Shakibabarough, A., Bagchi, A.: The Development of an Automated System for a Quality Evaluation of Engineering BIM Models: A Case Study. Applied Sciences</w:t>
          </w:r>
          <w:bookmarkEnd w:id="18"/>
          <w:r w:rsidRPr="000441CD">
            <w:rPr>
              <w:sz w:val="20"/>
              <w:szCs w:val="20"/>
            </w:rPr>
            <w:t xml:space="preserve"> </w:t>
          </w:r>
          <w:r w:rsidRPr="000441CD">
            <w:rPr>
              <w:b/>
              <w:sz w:val="20"/>
              <w:szCs w:val="20"/>
            </w:rPr>
            <w:t>14</w:t>
          </w:r>
          <w:r w:rsidRPr="000441CD">
            <w:rPr>
              <w:sz w:val="20"/>
              <w:szCs w:val="20"/>
            </w:rPr>
            <w:t>(8), 3244 (2024). doi: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9"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9"/>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20" w:name="_CTVL00183657ee4d44648c7a89cc8604cac6f47"/>
          <w:r w:rsidRPr="000441CD">
            <w:rPr>
              <w:sz w:val="20"/>
              <w:szCs w:val="20"/>
            </w:rPr>
            <w:t>Choi, J., Lee, S., Kim, I.: Development of Quality Control Requirements for Improving the Quality of Architectural Design Based on BIM. Applied Sciences</w:t>
          </w:r>
          <w:bookmarkEnd w:id="20"/>
          <w:r w:rsidRPr="000441CD">
            <w:rPr>
              <w:sz w:val="20"/>
              <w:szCs w:val="20"/>
            </w:rPr>
            <w:t xml:space="preserve"> </w:t>
          </w:r>
          <w:r w:rsidRPr="000441CD">
            <w:rPr>
              <w:b/>
              <w:sz w:val="20"/>
              <w:szCs w:val="20"/>
            </w:rPr>
            <w:t>10</w:t>
          </w:r>
          <w:r w:rsidRPr="000441CD">
            <w:rPr>
              <w:sz w:val="20"/>
              <w:szCs w:val="20"/>
            </w:rPr>
            <w:t>(20), 7074 (2020). doi: 10.3390/app10207074</w:t>
          </w:r>
        </w:p>
        <w:p w14:paraId="394FDA48" w14:textId="77777777" w:rsidR="00642222" w:rsidRPr="000441CD" w:rsidRDefault="00642222" w:rsidP="00642222">
          <w:pPr>
            <w:pStyle w:val="CitaviBibliographyEntry"/>
            <w:rPr>
              <w:sz w:val="20"/>
              <w:szCs w:val="20"/>
            </w:rPr>
          </w:pPr>
          <w:r w:rsidRPr="000441CD">
            <w:rPr>
              <w:sz w:val="20"/>
              <w:szCs w:val="20"/>
            </w:rPr>
            <w:t>11.</w:t>
          </w:r>
          <w:r w:rsidRPr="000441CD">
            <w:rPr>
              <w:sz w:val="20"/>
              <w:szCs w:val="20"/>
            </w:rPr>
            <w:tab/>
          </w:r>
          <w:bookmarkStart w:id="21" w:name="_CTVL001a01b0c26f4114ae79b0327fa592886b4"/>
          <w:r w:rsidRPr="000441CD">
            <w:rPr>
              <w:sz w:val="20"/>
              <w:szCs w:val="20"/>
            </w:rPr>
            <w:t>Hjelseth, E., Nisbet, N.: Overview of concepts for model checking. In: International Council for Research and Innovation in Building and Construction (ed.) 27th W78 Conference "Applications of IT in the AEC Industry", Kario (Ägypten), 16.11. - 19.11.2010 (2010)</w:t>
          </w:r>
        </w:p>
        <w:bookmarkEnd w:id="21"/>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2" w:name="_CTVL0010302eee049c14cda998cede9b0b2d8bf"/>
          <w:r w:rsidRPr="000441CD">
            <w:rPr>
              <w:sz w:val="20"/>
              <w:szCs w:val="20"/>
            </w:rPr>
            <w:t>Hjelseth, E.: Classification of BIM-based model checking concepts. Special issue: CIB W78 2015 Special track on Compliance Checking. ITcon(23), 354–369 (2016)</w:t>
          </w:r>
        </w:p>
        <w:bookmarkEnd w:id="22"/>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3" w:name="_CTVL0015a1a9cc442974b6dbd2d0d7b63c4122c"/>
          <w:r w:rsidRPr="000441CD">
            <w:rPr>
              <w:sz w:val="20"/>
              <w:szCs w:val="20"/>
            </w:rPr>
            <w:t>Aydın, M.: A Review of BIM-Based Automated Code Compliance Checking: A Meta-Analysis Research. In: P. Dadios, E. (ed.) Automation and Control - Theories and Applications. IntechOpen (2022)</w:t>
          </w:r>
        </w:p>
        <w:bookmarkEnd w:id="23"/>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4" w:name="_CTVL00175c1dba2c81c4be1a6519144137c379e"/>
          <w:r w:rsidRPr="000441CD">
            <w:rPr>
              <w:sz w:val="20"/>
              <w:szCs w:val="20"/>
            </w:rPr>
            <w:t>Eastman, C., Lee, J., Jeong, Y., Lee, J.: Automatic rule-based checking of building designs. Automation in Construction</w:t>
          </w:r>
          <w:bookmarkEnd w:id="24"/>
          <w:r w:rsidRPr="000441CD">
            <w:rPr>
              <w:sz w:val="20"/>
              <w:szCs w:val="20"/>
            </w:rPr>
            <w:t xml:space="preserve"> </w:t>
          </w:r>
          <w:r w:rsidRPr="000441CD">
            <w:rPr>
              <w:b/>
              <w:sz w:val="20"/>
              <w:szCs w:val="20"/>
            </w:rPr>
            <w:t>18</w:t>
          </w:r>
          <w:r w:rsidRPr="000441CD">
            <w:rPr>
              <w:sz w:val="20"/>
              <w:szCs w:val="20"/>
            </w:rPr>
            <w:t>(8), 1011–1033 (2009). doi: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5" w:name="_CTVL0016a350f01a12b48949c875d4bff03872b"/>
          <w:r w:rsidRPr="000441CD">
            <w:rPr>
              <w:sz w:val="20"/>
              <w:szCs w:val="20"/>
            </w:rPr>
            <w:t>Solihin, W., Eastman, C.: Classification of rules for automated BIM rule checking development. Automation in Construction</w:t>
          </w:r>
          <w:bookmarkEnd w:id="25"/>
          <w:r w:rsidRPr="000441CD">
            <w:rPr>
              <w:sz w:val="20"/>
              <w:szCs w:val="20"/>
            </w:rPr>
            <w:t xml:space="preserve"> </w:t>
          </w:r>
          <w:r w:rsidRPr="000441CD">
            <w:rPr>
              <w:b/>
              <w:sz w:val="20"/>
              <w:szCs w:val="20"/>
            </w:rPr>
            <w:t>53</w:t>
          </w:r>
          <w:r w:rsidRPr="000441CD">
            <w:rPr>
              <w:sz w:val="20"/>
              <w:szCs w:val="20"/>
            </w:rPr>
            <w:t>, 69–82 (2015). doi: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6" w:name="_CTVL001ca99176d10c042e6847b67dbe1f1aac0"/>
          <w:r w:rsidRPr="000441CD">
            <w:rPr>
              <w:sz w:val="20"/>
              <w:szCs w:val="20"/>
            </w:rPr>
            <w:t>Weise, M., Liebich, T., Nisbet, N., Benghi, C.: IFC model checking based on mvdXML 1.1. In: Christodoulou, S.E., 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6"/>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7" w:name="_CTVL001efcc43e502254625b0d95e8e8ca721f7"/>
          <w:r w:rsidRPr="000441CD">
            <w:rPr>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7"/>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B6090A" w14:textId="77777777" w:rsidR="008768FF" w:rsidRPr="000441CD" w:rsidRDefault="008768FF" w:rsidP="00B41844">
      <w:pPr>
        <w:spacing w:line="240" w:lineRule="auto"/>
      </w:pPr>
      <w:r w:rsidRPr="000441CD">
        <w:separator/>
      </w:r>
    </w:p>
  </w:endnote>
  <w:endnote w:type="continuationSeparator" w:id="0">
    <w:p w14:paraId="1079D806" w14:textId="77777777" w:rsidR="008768FF" w:rsidRPr="000441CD" w:rsidRDefault="008768FF"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5DEB9" w14:textId="77777777" w:rsidR="008768FF" w:rsidRPr="000441CD" w:rsidRDefault="008768FF" w:rsidP="00B41844">
      <w:pPr>
        <w:spacing w:line="240" w:lineRule="auto"/>
      </w:pPr>
      <w:r w:rsidRPr="000441CD">
        <w:separator/>
      </w:r>
    </w:p>
  </w:footnote>
  <w:footnote w:type="continuationSeparator" w:id="0">
    <w:p w14:paraId="1E3232E7" w14:textId="77777777" w:rsidR="008768FF" w:rsidRPr="000441CD" w:rsidRDefault="008768FF"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063B"/>
    <w:rsid w:val="00123AC2"/>
    <w:rsid w:val="001310CC"/>
    <w:rsid w:val="001506C2"/>
    <w:rsid w:val="00166BD7"/>
    <w:rsid w:val="00173A1D"/>
    <w:rsid w:val="00184580"/>
    <w:rsid w:val="00191FEF"/>
    <w:rsid w:val="00192C30"/>
    <w:rsid w:val="0019664C"/>
    <w:rsid w:val="00197186"/>
    <w:rsid w:val="001A05CC"/>
    <w:rsid w:val="001A1046"/>
    <w:rsid w:val="001A423A"/>
    <w:rsid w:val="001A57D5"/>
    <w:rsid w:val="001B052C"/>
    <w:rsid w:val="001B7D1C"/>
    <w:rsid w:val="001C2121"/>
    <w:rsid w:val="001C5CD6"/>
    <w:rsid w:val="001C76B3"/>
    <w:rsid w:val="001D0342"/>
    <w:rsid w:val="001D155A"/>
    <w:rsid w:val="001D34AB"/>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D3FF9"/>
    <w:rsid w:val="002F0517"/>
    <w:rsid w:val="00305E08"/>
    <w:rsid w:val="00307FC3"/>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9CC"/>
    <w:rsid w:val="004C6CD0"/>
    <w:rsid w:val="004D32B5"/>
    <w:rsid w:val="004D60E2"/>
    <w:rsid w:val="004D7A7E"/>
    <w:rsid w:val="004E4F60"/>
    <w:rsid w:val="004F4A95"/>
    <w:rsid w:val="004F4ABB"/>
    <w:rsid w:val="005117F8"/>
    <w:rsid w:val="00511E5F"/>
    <w:rsid w:val="00512C26"/>
    <w:rsid w:val="00514267"/>
    <w:rsid w:val="00533C4B"/>
    <w:rsid w:val="00542928"/>
    <w:rsid w:val="00547F96"/>
    <w:rsid w:val="00556B13"/>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275"/>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768FF"/>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22D7"/>
    <w:rsid w:val="009C6E0A"/>
    <w:rsid w:val="009C7BDF"/>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18BF"/>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0004"/>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360DDD"/>
    <w:rsid w:val="00455826"/>
    <w:rsid w:val="0047053B"/>
    <w:rsid w:val="004932D9"/>
    <w:rsid w:val="00514267"/>
    <w:rsid w:val="00730BC2"/>
    <w:rsid w:val="007A4197"/>
    <w:rsid w:val="0092003C"/>
    <w:rsid w:val="009E6102"/>
    <w:rsid w:val="00BD7ED6"/>
    <w:rsid w:val="00D61CED"/>
    <w:rsid w:val="00E0711E"/>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843</Words>
  <Characters>131317</Characters>
  <Application>Microsoft Office Word</Application>
  <DocSecurity>0</DocSecurity>
  <Lines>1094</Lines>
  <Paragraphs>30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47</cp:revision>
  <cp:lastPrinted>2023-05-25T14:12:00Z</cp:lastPrinted>
  <dcterms:created xsi:type="dcterms:W3CDTF">2023-05-17T14:51:00Z</dcterms:created>
  <dcterms:modified xsi:type="dcterms:W3CDTF">2024-11-1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